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FC4423" w14:textId="0840DF42" w:rsidR="009C7977" w:rsidRDefault="00F503CC" w:rsidP="009C7977">
      <w:pPr>
        <w:spacing w:line="480" w:lineRule="auto"/>
        <w:ind w:firstLine="720"/>
      </w:pPr>
      <w:r>
        <w:rPr>
          <w:i/>
        </w:rPr>
        <w:t xml:space="preserve">Amadís de Gaula </w:t>
      </w:r>
      <w:r>
        <w:t xml:space="preserve">presents particular challenges to the translator because of its complex textual history. </w:t>
      </w:r>
      <w:r w:rsidR="0044396C">
        <w:t>Robert Southey based his 1803 translation on</w:t>
      </w:r>
      <w:r w:rsidR="0082328C">
        <w:t xml:space="preserve"> the</w:t>
      </w:r>
      <w:r>
        <w:t xml:space="preserve"> Sevilla </w:t>
      </w:r>
      <w:r w:rsidR="0082328C">
        <w:t>edition of 1547,</w:t>
      </w:r>
      <w:r>
        <w:t xml:space="preserve"> </w:t>
      </w:r>
      <w:r w:rsidR="0082328C">
        <w:t>which is nearly identical to the first extant edition, the Zaragoza 1508</w:t>
      </w:r>
      <w:r>
        <w:t>. There is no “original”</w:t>
      </w:r>
      <w:r w:rsidR="0082328C">
        <w:t xml:space="preserve"> </w:t>
      </w:r>
      <w:r>
        <w:rPr>
          <w:i/>
        </w:rPr>
        <w:t>Amadís</w:t>
      </w:r>
      <w:r>
        <w:t>. The romance as we know it</w:t>
      </w:r>
      <w:r w:rsidR="0082328C">
        <w:t xml:space="preserve"> </w:t>
      </w:r>
      <w:r>
        <w:t xml:space="preserve">descends from a </w:t>
      </w:r>
      <w:r w:rsidR="00A4266C">
        <w:t>med</w:t>
      </w:r>
      <w:r>
        <w:t xml:space="preserve">ieval legend modeled on the Vulgate </w:t>
      </w:r>
      <w:r>
        <w:rPr>
          <w:i/>
        </w:rPr>
        <w:t>Lancelot.</w:t>
      </w:r>
      <w:r>
        <w:t xml:space="preserve"> </w:t>
      </w:r>
      <w:r w:rsidR="00A4266C">
        <w:t xml:space="preserve">A “primitive” </w:t>
      </w:r>
      <w:r w:rsidR="00A4266C">
        <w:rPr>
          <w:i/>
        </w:rPr>
        <w:t>Amadís</w:t>
      </w:r>
      <w:r w:rsidRPr="005C5B11">
        <w:t xml:space="preserve"> may have been composed as early as 1290</w:t>
      </w:r>
      <w:r w:rsidR="00A4266C">
        <w:t>, and the</w:t>
      </w:r>
      <w:r w:rsidRPr="005C5B11">
        <w:t xml:space="preserve"> earliest references to the </w:t>
      </w:r>
      <w:r w:rsidR="00A4266C">
        <w:t>story</w:t>
      </w:r>
      <w:r w:rsidRPr="005C5B11">
        <w:t xml:space="preserve"> in other texts </w:t>
      </w:r>
      <w:r w:rsidR="00250CF0">
        <w:t xml:space="preserve">date </w:t>
      </w:r>
      <w:r w:rsidRPr="005C5B11">
        <w:t xml:space="preserve">to 1350 </w:t>
      </w:r>
      <w:r w:rsidRPr="005C5B11">
        <w:fldChar w:fldCharType="begin"/>
      </w:r>
      <w:r w:rsidR="00A4266C">
        <w:instrText xml:space="preserve"> ADDIN ZOTERO_ITEM CSL_CITATION {"citationID":"9Og89Khk","properties":{"formattedCitation":"(Avalle-Arce 101; Riquer 13)","plainCitation":"(Avalle-Arce 101; Riquer 13)"},"citationItems":[{"id":239,"uris":["http://zotero.org/users/1411539/items/32MKAV5X"],"uri":["http://zotero.org/users/1411539/items/32MKAV5X"],"itemData":{"id":239,"type":"book","title":"El Amadís primitivo y el de Montalvo","publisher":"Fondo de Cultura Económica","publisher-place":"México","event-place":"México","shortTitle":"El Amadís primitivo","language":"Spanish","author":[{"family":"Avalle-Arce","given":"Juan Bautista"}],"issued":{"date-parts":[["1990"]]}},"locator":"101"},{"id":211,"uris":["http://zotero.org/users/1411539/items/EJC95CX9"],"uri":["http://zotero.org/users/1411539/items/EJC95CX9"],"itemData":{"id":211,"type":"book","title":"Estudios sobre el Amadís de Gaula","publisher":"Sirmio","publisher-place":"Barcelona","number-of-pages":"187","source":"OCLC WorldCat FirstSearch","event-place":"Barcelona","ISBN":"84-7769-005-7","language":"Spanish","author":[{"family":"Riquer","given":"Martín","dropping-particle":"de"}],"issued":{"date-parts":[["1987"]]}},"locator":"13"}],"schema":"https://github.com/citation-style-language/schema/raw/master/csl-citation.json"} </w:instrText>
      </w:r>
      <w:r w:rsidRPr="005C5B11">
        <w:fldChar w:fldCharType="separate"/>
      </w:r>
      <w:r w:rsidR="00A4266C">
        <w:t>(Avalle-Arce 101; Riquer 13)</w:t>
      </w:r>
      <w:r w:rsidRPr="005C5B11">
        <w:fldChar w:fldCharType="end"/>
      </w:r>
      <w:r w:rsidRPr="005C5B11">
        <w:t xml:space="preserve">. </w:t>
      </w:r>
      <w:r w:rsidR="00A4266C">
        <w:t xml:space="preserve">The earliest surving material trace of the text is a fifteenth-century </w:t>
      </w:r>
      <w:r w:rsidR="00250CF0">
        <w:t xml:space="preserve">manuscript </w:t>
      </w:r>
      <w:r w:rsidR="00A4266C">
        <w:t>fragment</w:t>
      </w:r>
      <w:r w:rsidR="00250CF0">
        <w:t xml:space="preserve"> in Castilian,</w:t>
      </w:r>
      <w:r w:rsidR="00A4266C">
        <w:t xml:space="preserve"> discovered in </w:t>
      </w:r>
      <w:r w:rsidR="00A4266C" w:rsidRPr="005C5B11">
        <w:t>1955</w:t>
      </w:r>
      <w:r w:rsidR="00A4266C">
        <w:t xml:space="preserve">, which is thought to be unrelated to Montalvo’s text </w:t>
      </w:r>
      <w:r w:rsidRPr="005C5B11">
        <w:fldChar w:fldCharType="begin"/>
      </w:r>
      <w:r w:rsidR="00A4266C">
        <w:instrText xml:space="preserve"> ADDIN ZOTERO_ITEM CSL_CITATION {"citationID":"QS1L5Gig","properties":{"formattedCitation":"{\\rtf (Rodr\\uc0\\u237{}guez-Mo\\uc0\\u241{}ino 15\\uc0\\u8211{}24)}","plainCitation":"(Rodríguez-Moñino 15–24)"},"citationItems":[{"id":213,"uris":["http://zotero.org/users/1411539/items/QPIQD6DA"],"uri":["http://zotero.org/users/1411539/items/QPIQD6DA"],"itemData":{"id":213,"type":"book","title":"El primer manuscrito del Amadís de Gaula","publisher":"Silverio Aguirre Torre","publisher-place":"Madrid","number-of-pages":"37","source":"OCLC WorldCat FirstSearch","event-place":"Madrid","language":"Spanish","author":[{"family":"Rodríguez-Moñino","given":"Antonio R."}],"issued":{"date-parts":[["1957"]]}},"locator":"15-24"}],"schema":"https://github.com/citation-style-language/schema/raw/master/csl-citation.json"} </w:instrText>
      </w:r>
      <w:r w:rsidRPr="005C5B11">
        <w:fldChar w:fldCharType="separate"/>
      </w:r>
      <w:r w:rsidR="00A4266C" w:rsidRPr="00A4266C">
        <w:t>(Rodríguez-Moñino 15–24)</w:t>
      </w:r>
      <w:r w:rsidRPr="005C5B11">
        <w:fldChar w:fldCharType="end"/>
      </w:r>
      <w:r w:rsidRPr="005C5B11">
        <w:t>.</w:t>
      </w:r>
      <w:r>
        <w:t xml:space="preserve"> </w:t>
      </w:r>
      <w:r w:rsidR="009C7977">
        <w:t xml:space="preserve">Garci Rodríguez de </w:t>
      </w:r>
      <w:r w:rsidR="009965A8">
        <w:t>Montalvo</w:t>
      </w:r>
      <w:r w:rsidR="0082328C">
        <w:t xml:space="preserve">, a local official in one of </w:t>
      </w:r>
      <w:r w:rsidR="00250CF0">
        <w:t xml:space="preserve">Isabel la Católica’s royal villages, </w:t>
      </w:r>
      <w:r w:rsidR="0082328C">
        <w:t xml:space="preserve">copied an existing manuscript, changed the </w:t>
      </w:r>
      <w:r w:rsidR="00CA5938">
        <w:t>story’s</w:t>
      </w:r>
      <w:r w:rsidR="0082328C">
        <w:t xml:space="preserve"> tragic ending, and added a new </w:t>
      </w:r>
      <w:r w:rsidR="009965A8">
        <w:t>Book IV and Book V</w:t>
      </w:r>
      <w:r w:rsidR="009965A8">
        <w:rPr>
          <w:i/>
        </w:rPr>
        <w:t xml:space="preserve">. </w:t>
      </w:r>
      <w:r w:rsidR="009C7977">
        <w:t xml:space="preserve">Montalvo’s </w:t>
      </w:r>
      <w:r w:rsidR="009C7977">
        <w:rPr>
          <w:i/>
        </w:rPr>
        <w:t xml:space="preserve">Amadís </w:t>
      </w:r>
      <w:r w:rsidR="00CA5938">
        <w:t>became one of the greatest publishing successes in the early modern period,</w:t>
      </w:r>
      <w:r w:rsidR="009C7977">
        <w:t xml:space="preserve"> and it was </w:t>
      </w:r>
      <w:r w:rsidR="00CA5938">
        <w:t xml:space="preserve">soon </w:t>
      </w:r>
      <w:r w:rsidR="009C7977">
        <w:t xml:space="preserve">translated into </w:t>
      </w:r>
      <w:r w:rsidR="00CA5938">
        <w:t xml:space="preserve">French, Italian, English, German, </w:t>
      </w:r>
      <w:r w:rsidR="009C7977">
        <w:t>Dutch</w:t>
      </w:r>
      <w:r w:rsidR="00CA5938">
        <w:t xml:space="preserve"> and Hebrew</w:t>
      </w:r>
      <w:r w:rsidR="009C7977">
        <w:t xml:space="preserve"> </w:t>
      </w:r>
      <w:r w:rsidR="009C7977">
        <w:fldChar w:fldCharType="begin"/>
      </w:r>
      <w:r w:rsidR="009C7977">
        <w:instrText xml:space="preserve"> ADDIN ZOTERO_ITEM CSL_CITATION {"citationID":"DQfvykPu","properties":{"formattedCitation":"(Cacho Blecua 86)","plainCitation":"(Cacho Blecua 86)"},"citationItems":[{"id":389,"uris":["http://zotero.org/users/1411539/items/DI3JUXPC"],"uri":["http://zotero.org/users/1411539/items/DI3JUXPC"],"itemData":{"id":389,"type":"article-journal","title":"Los cuatro libros de Amadís de Gaula y Las sergas de Esplandián: los textos de Garci Rodríguez de Montalvo","container-title":"Edad de Oro","page":"85-116","volume":"21","author":[{"family":"Cacho Blecua","given":"Juan Manuel"}],"issued":{"date-parts":[["2002"]]}},"locator":"86"}],"schema":"https://github.com/citation-style-language/schema/raw/master/csl-citation.json"} </w:instrText>
      </w:r>
      <w:r w:rsidR="009C7977">
        <w:fldChar w:fldCharType="separate"/>
      </w:r>
      <w:r w:rsidR="009C7977">
        <w:rPr>
          <w:noProof/>
        </w:rPr>
        <w:t>(Cacho Blecua 86)</w:t>
      </w:r>
      <w:r w:rsidR="009C7977">
        <w:fldChar w:fldCharType="end"/>
      </w:r>
      <w:r w:rsidR="009C7977">
        <w:t xml:space="preserve">. </w:t>
      </w:r>
      <w:r w:rsidR="009965A8">
        <w:t xml:space="preserve">Marian Rothstein estimates that there were 500,000 readers of the French </w:t>
      </w:r>
      <w:r w:rsidR="009965A8">
        <w:rPr>
          <w:i/>
        </w:rPr>
        <w:t>Amadís</w:t>
      </w:r>
      <w:r w:rsidR="00C14FE1">
        <w:rPr>
          <w:i/>
        </w:rPr>
        <w:t xml:space="preserve"> </w:t>
      </w:r>
      <w:r w:rsidR="00C14FE1">
        <w:t>alone</w:t>
      </w:r>
      <w:r w:rsidR="009965A8">
        <w:rPr>
          <w:i/>
        </w:rPr>
        <w:t xml:space="preserve">, </w:t>
      </w:r>
      <w:r w:rsidR="009965A8">
        <w:t xml:space="preserve">and José Manuel Cacho Blecua counts 527 editions of </w:t>
      </w:r>
      <w:r w:rsidR="00C14FE1">
        <w:rPr>
          <w:i/>
        </w:rPr>
        <w:t xml:space="preserve">Amadís </w:t>
      </w:r>
      <w:r w:rsidR="00C14FE1">
        <w:t>printed before 1694 in various formats and languages</w:t>
      </w:r>
      <w:r w:rsidR="009C7977">
        <w:t>.</w:t>
      </w:r>
    </w:p>
    <w:p w14:paraId="7670AC2A" w14:textId="612C670C" w:rsidR="00F503CC" w:rsidRPr="00CA5938" w:rsidRDefault="00CA5938" w:rsidP="009C7977">
      <w:pPr>
        <w:spacing w:line="480" w:lineRule="auto"/>
        <w:ind w:firstLine="720"/>
      </w:pPr>
      <w:r>
        <w:rPr>
          <w:i/>
        </w:rPr>
        <w:t xml:space="preserve">Amadís </w:t>
      </w:r>
      <w:r>
        <w:t xml:space="preserve">is an interesting case for a translation study both because it was so popular and because it is particularly unmoored in time, space, and authorship. The </w:t>
      </w:r>
      <w:r>
        <w:rPr>
          <w:i/>
        </w:rPr>
        <w:t xml:space="preserve">Amadís </w:t>
      </w:r>
      <w:r>
        <w:t>of the sixteenth century was a text without an author. Sixteenth-century Spanish editions, including the 1547 Sevilla, misreported the author’s name as Garci Ordóñez de Montalvo</w:t>
      </w:r>
      <w:r w:rsidR="009C7977">
        <w:t xml:space="preserve">. </w:t>
      </w:r>
      <w:r>
        <w:t>Translations often did not record any form of Montalvo’s name, referring to him instead as “the Spanish author.” Through the nineteenth century</w:t>
      </w:r>
      <w:r w:rsidR="009C7977">
        <w:t xml:space="preserve">, </w:t>
      </w:r>
      <w:r>
        <w:t xml:space="preserve">translators and </w:t>
      </w:r>
      <w:r w:rsidR="009C7977">
        <w:t xml:space="preserve">scholars </w:t>
      </w:r>
      <w:r>
        <w:t xml:space="preserve">alike </w:t>
      </w:r>
      <w:r w:rsidR="009C7977">
        <w:t>imagined</w:t>
      </w:r>
      <w:r w:rsidR="00F503CC">
        <w:t xml:space="preserve"> a French or</w:t>
      </w:r>
      <w:r w:rsidR="0047767A">
        <w:t xml:space="preserve"> Portuguese origin </w:t>
      </w:r>
      <w:r w:rsidR="009C7977">
        <w:t>for the medieval text</w:t>
      </w:r>
      <w:r w:rsidR="00F503CC">
        <w:t xml:space="preserve">. </w:t>
      </w:r>
      <w:r w:rsidR="009C7977">
        <w:t>Nicolas de Herber</w:t>
      </w:r>
      <w:r>
        <w:t>a</w:t>
      </w:r>
      <w:r w:rsidR="009C7977">
        <w:t xml:space="preserve">y des Essarts, who translated </w:t>
      </w:r>
      <w:r w:rsidR="009C7977">
        <w:rPr>
          <w:i/>
        </w:rPr>
        <w:t xml:space="preserve">Amadís </w:t>
      </w:r>
      <w:r w:rsidR="009C7977">
        <w:t>in</w:t>
      </w:r>
      <w:r>
        <w:t>to French in 1540, claimed</w:t>
      </w:r>
      <w:r w:rsidR="009C7977">
        <w:t xml:space="preserve"> that “our Amadis” </w:t>
      </w:r>
      <w:r>
        <w:t xml:space="preserve">simply </w:t>
      </w:r>
      <w:r w:rsidR="009C7977" w:rsidRPr="009C7977">
        <w:rPr>
          <w:i/>
        </w:rPr>
        <w:t>must</w:t>
      </w:r>
      <w:r w:rsidR="009C7977">
        <w:t xml:space="preserve"> be French</w:t>
      </w:r>
      <w:r>
        <w:t>,</w:t>
      </w:r>
      <w:r w:rsidR="009C7977">
        <w:t xml:space="preserve"> because he hails from Gaul. The Portuguese thesis</w:t>
      </w:r>
      <w:r>
        <w:t xml:space="preserve"> attributed</w:t>
      </w:r>
      <w:r w:rsidR="009C7977">
        <w:t xml:space="preserve"> the text</w:t>
      </w:r>
      <w:r w:rsidR="00F503CC">
        <w:t xml:space="preserve"> </w:t>
      </w:r>
      <w:r>
        <w:t xml:space="preserve">to </w:t>
      </w:r>
      <w:r w:rsidR="00F503CC">
        <w:t>fourteenth-century courtier Vasco de Lobeira</w:t>
      </w:r>
      <w:r w:rsidR="009C7977">
        <w:t xml:space="preserve">. </w:t>
      </w:r>
      <w:r w:rsidR="006A7AD3">
        <w:t xml:space="preserve">Twenty-first </w:t>
      </w:r>
      <w:r w:rsidR="00A46FB3">
        <w:t xml:space="preserve">scholars </w:t>
      </w:r>
      <w:r>
        <w:t xml:space="preserve">have uncovered documentary evidence of Montalvo’s existence and have </w:t>
      </w:r>
      <w:r w:rsidR="00A46FB3">
        <w:t xml:space="preserve">come to agree that </w:t>
      </w:r>
      <w:r w:rsidR="00A46FB3">
        <w:rPr>
          <w:i/>
        </w:rPr>
        <w:t xml:space="preserve">Amadís </w:t>
      </w:r>
      <w:r>
        <w:t>probably</w:t>
      </w:r>
      <w:r w:rsidR="006A7AD3">
        <w:t xml:space="preserve"> traces its roots to Castile</w:t>
      </w:r>
      <w:r>
        <w:t xml:space="preserve">, but this is as close as we are likely to get to the origins of </w:t>
      </w:r>
      <w:r>
        <w:rPr>
          <w:i/>
        </w:rPr>
        <w:t>Amadís</w:t>
      </w:r>
      <w:r>
        <w:t>.</w:t>
      </w:r>
    </w:p>
    <w:p w14:paraId="54B46D80" w14:textId="61B13A0D" w:rsidR="00272EBD" w:rsidRDefault="0047767A" w:rsidP="006E0E62">
      <w:pPr>
        <w:spacing w:line="480" w:lineRule="auto"/>
        <w:ind w:firstLine="720"/>
      </w:pPr>
      <w:r>
        <w:t xml:space="preserve">The text </w:t>
      </w:r>
      <w:r w:rsidR="00CF6DFF">
        <w:t>itself</w:t>
      </w:r>
      <w:r w:rsidR="00CA5938">
        <w:t xml:space="preserve"> </w:t>
      </w:r>
      <w:r w:rsidR="009C7977">
        <w:t xml:space="preserve">is just as </w:t>
      </w:r>
      <w:r w:rsidR="00972479">
        <w:t>complex as its transmission history</w:t>
      </w:r>
      <w:r>
        <w:t xml:space="preserve">. </w:t>
      </w:r>
      <w:r w:rsidRPr="0047767A">
        <w:rPr>
          <w:highlight w:val="yellow"/>
        </w:rPr>
        <w:t>[</w:t>
      </w:r>
      <w:proofErr w:type="gramStart"/>
      <w:r w:rsidRPr="0047767A">
        <w:rPr>
          <w:highlight w:val="yellow"/>
        </w:rPr>
        <w:t>show</w:t>
      </w:r>
      <w:proofErr w:type="gramEnd"/>
      <w:r w:rsidRPr="0047767A">
        <w:rPr>
          <w:highlight w:val="yellow"/>
        </w:rPr>
        <w:t xml:space="preserve"> image]</w:t>
      </w:r>
      <w:r>
        <w:t xml:space="preserve"> </w:t>
      </w:r>
      <w:r w:rsidR="00972479">
        <w:rPr>
          <w:i/>
        </w:rPr>
        <w:t xml:space="preserve">Amadís </w:t>
      </w:r>
      <w:r w:rsidR="00CF6DFF">
        <w:t xml:space="preserve">is </w:t>
      </w:r>
      <w:r w:rsidR="00972479">
        <w:t xml:space="preserve">a </w:t>
      </w:r>
      <w:r w:rsidR="00CF6DFF">
        <w:t xml:space="preserve">romance of chivalry in </w:t>
      </w:r>
      <w:r w:rsidR="00972479">
        <w:t>prose</w:t>
      </w:r>
      <w:r w:rsidR="00CF6DFF">
        <w:t xml:space="preserve"> in four, eleven, or </w:t>
      </w:r>
      <w:r w:rsidR="00537F12">
        <w:t>four</w:t>
      </w:r>
      <w:r w:rsidR="00CF6DFF">
        <w:t xml:space="preserve">teen volumes, depending on which sequels </w:t>
      </w:r>
      <w:r w:rsidR="00AF23E9">
        <w:t>one wishes to count</w:t>
      </w:r>
      <w:r w:rsidR="00972479">
        <w:t>. It differs from the story of Lancelot and Guinevere on which it is modeled in that its two protagonists, Amadís and Oriana, overcome their familial struggles, marry, and rule the kingdoms of Britain and Gaul in a dual monarchy modeled after that of Isabel and Fernando of Castill</w:t>
      </w:r>
      <w:r w:rsidR="00CF6DFF">
        <w:t>a</w:t>
      </w:r>
      <w:r w:rsidR="00972479">
        <w:t xml:space="preserve"> and Aragón. </w:t>
      </w:r>
      <w:r w:rsidR="00CF6DFF">
        <w:t xml:space="preserve">The 1547 </w:t>
      </w:r>
      <w:r w:rsidR="00972479">
        <w:rPr>
          <w:i/>
        </w:rPr>
        <w:t xml:space="preserve">Amadís </w:t>
      </w:r>
      <w:r w:rsidR="00CF6DFF">
        <w:t>looks like a block of undifferentiated text, but in fact it does have</w:t>
      </w:r>
      <w:r w:rsidR="00972479">
        <w:t xml:space="preserve"> some internal divisions, which we ar</w:t>
      </w:r>
      <w:r w:rsidR="00CF6DFF">
        <w:t>e referring to as pseudo-markup. It contains numbered chapters</w:t>
      </w:r>
      <w:r w:rsidR="00972479">
        <w:t xml:space="preserve"> with summaries at their head, punctuation marks, and occasional paragraph marks. </w:t>
      </w:r>
      <w:r w:rsidR="00972479" w:rsidRPr="00972479">
        <w:rPr>
          <w:highlight w:val="yellow"/>
        </w:rPr>
        <w:t>[</w:t>
      </w:r>
      <w:proofErr w:type="gramStart"/>
      <w:r w:rsidR="00972479" w:rsidRPr="00972479">
        <w:rPr>
          <w:highlight w:val="yellow"/>
        </w:rPr>
        <w:t>show</w:t>
      </w:r>
      <w:proofErr w:type="gramEnd"/>
      <w:r w:rsidR="00972479" w:rsidRPr="00972479">
        <w:rPr>
          <w:highlight w:val="yellow"/>
        </w:rPr>
        <w:t xml:space="preserve"> images of these including the calderón]</w:t>
      </w:r>
      <w:r w:rsidR="00972479">
        <w:t xml:space="preserve"> </w:t>
      </w:r>
      <w:r w:rsidRPr="00972479">
        <w:t>As</w:t>
      </w:r>
      <w:r>
        <w:t xml:space="preserve"> you can see from the images, the punctuation is quite different from modern Spanish</w:t>
      </w:r>
      <w:r w:rsidR="00272EBD">
        <w:t xml:space="preserve"> or English</w:t>
      </w:r>
      <w:r>
        <w:t>.</w:t>
      </w:r>
      <w:r w:rsidR="00972479">
        <w:t xml:space="preserve"> The three marks appear to be non-hierarchical, and the punctuation mark after </w:t>
      </w:r>
      <w:r w:rsidR="00272EBD">
        <w:rPr>
          <w:i/>
        </w:rPr>
        <w:t>dixo</w:t>
      </w:r>
      <w:r w:rsidR="00972479">
        <w:t xml:space="preserve"> </w:t>
      </w:r>
      <w:r w:rsidR="00972479" w:rsidRPr="00972479">
        <w:rPr>
          <w:highlight w:val="yellow"/>
        </w:rPr>
        <w:t>[show example]</w:t>
      </w:r>
      <w:r>
        <w:t xml:space="preserve"> </w:t>
      </w:r>
      <w:r w:rsidR="00CF6DFF">
        <w:t>takes the place of the em dash or quotation mark</w:t>
      </w:r>
      <w:r w:rsidR="00972479">
        <w:t xml:space="preserve"> </w:t>
      </w:r>
      <w:r w:rsidR="00272EBD">
        <w:t>for dialog</w:t>
      </w:r>
      <w:r w:rsidR="00CF6DFF">
        <w:t>u</w:t>
      </w:r>
      <w:r w:rsidR="00272EBD">
        <w:t>e attribution</w:t>
      </w:r>
      <w:r w:rsidR="00972479">
        <w:t xml:space="preserve">. </w:t>
      </w:r>
      <w:r w:rsidR="00CF6DFF">
        <w:t>One of the</w:t>
      </w:r>
      <w:r w:rsidR="00972479">
        <w:t xml:space="preserve"> </w:t>
      </w:r>
      <w:r w:rsidR="00CF6DFF">
        <w:t>tasks Southey undertook for his</w:t>
      </w:r>
      <w:r w:rsidR="00972479">
        <w:t xml:space="preserve"> translation was to divide the text into pieces </w:t>
      </w:r>
      <w:r w:rsidR="00CF6DFF">
        <w:t>that his audience would find readable</w:t>
      </w:r>
      <w:r w:rsidR="006E0E62">
        <w:t xml:space="preserve">. </w:t>
      </w:r>
    </w:p>
    <w:p w14:paraId="3BE8F838" w14:textId="3C08CD90" w:rsidR="00972479" w:rsidRDefault="00CF6DFF" w:rsidP="006E0E62">
      <w:pPr>
        <w:spacing w:line="480" w:lineRule="auto"/>
        <w:ind w:firstLine="720"/>
      </w:pPr>
      <w:r>
        <w:t>O</w:t>
      </w:r>
      <w:r w:rsidR="00272EBD">
        <w:t xml:space="preserve">ur first challenge </w:t>
      </w:r>
      <w:r>
        <w:t xml:space="preserve">in coding Montalvo and Southey using TEI </w:t>
      </w:r>
      <w:r w:rsidR="00272EBD">
        <w:t xml:space="preserve">was to decide how to </w:t>
      </w:r>
      <w:r w:rsidR="004F4125">
        <w:t xml:space="preserve">code comparable units </w:t>
      </w:r>
      <w:r>
        <w:t>across</w:t>
      </w:r>
      <w:r w:rsidR="004F4125">
        <w:t xml:space="preserve"> texts. We rejected the idea of comparing sentence-li</w:t>
      </w:r>
      <w:r>
        <w:t>ke units to sentence-like units;</w:t>
      </w:r>
      <w:r w:rsidR="004F4125">
        <w:t xml:space="preserve"> </w:t>
      </w:r>
      <w:r>
        <w:t xml:space="preserve">while the Southey </w:t>
      </w:r>
      <w:r w:rsidR="004F4125">
        <w:t xml:space="preserve">has clear sentence boundaries, the Montalvo does not. </w:t>
      </w:r>
      <w:r>
        <w:t xml:space="preserve">The three punctuation marks </w:t>
      </w:r>
      <w:proofErr w:type="gramStart"/>
      <w:r w:rsidRPr="00CF6DFF">
        <w:rPr>
          <w:highlight w:val="yellow"/>
        </w:rPr>
        <w:t>[ point</w:t>
      </w:r>
      <w:proofErr w:type="gramEnd"/>
      <w:r w:rsidRPr="00CF6DFF">
        <w:rPr>
          <w:highlight w:val="yellow"/>
        </w:rPr>
        <w:t xml:space="preserve"> to : . /]</w:t>
      </w:r>
      <w:r w:rsidR="004F4125">
        <w:t xml:space="preserve"> </w:t>
      </w:r>
      <w:r>
        <w:t>alternate freely</w:t>
      </w:r>
      <w:r w:rsidR="004F4125">
        <w:t xml:space="preserve"> in the 1547, and if you look at modern critical editions of Montalvo, the editors have had to </w:t>
      </w:r>
      <w:r>
        <w:t>repunctuate the text and decide where the sentences divide. T</w:t>
      </w:r>
      <w:r w:rsidR="004F4125">
        <w:t xml:space="preserve">o put this in </w:t>
      </w:r>
      <w:r>
        <w:t>Pedro Sánchez Prieto Borjas’s terms</w:t>
      </w:r>
      <w:r w:rsidR="004F4125">
        <w:t xml:space="preserve">, critical editions propose a certain reading to the public, and as such they have to make changes to the </w:t>
      </w:r>
      <w:r>
        <w:t xml:space="preserve">original </w:t>
      </w:r>
      <w:r w:rsidR="004F4125">
        <w:t xml:space="preserve">orthography and typography. Southey is doing the work of a critical edition as well as a translation, and to retrace that </w:t>
      </w:r>
      <w:r>
        <w:t>in our code</w:t>
      </w:r>
      <w:r w:rsidR="004F4125">
        <w:t>, we decided that the best unit of comparison between the two texts is the clause-like unit with the &lt;cl&gt; tag. It’s only a clause-</w:t>
      </w:r>
      <w:r w:rsidR="004F4125" w:rsidRPr="00CF6DFF">
        <w:rPr>
          <w:i/>
        </w:rPr>
        <w:t>like</w:t>
      </w:r>
      <w:r w:rsidR="004F4125">
        <w:t xml:space="preserve"> unit, because in the Mont</w:t>
      </w:r>
      <w:r>
        <w:t>alvo, punctuation marks usually but do not always</w:t>
      </w:r>
      <w:r w:rsidR="004F4125">
        <w:t xml:space="preserve"> corr</w:t>
      </w:r>
      <w:r>
        <w:t>espond to grammatical divisions. I</w:t>
      </w:r>
      <w:r w:rsidR="004F4125">
        <w:t>t’s better to think of them as breath marks, places where an out-loud reader would take a pause</w:t>
      </w:r>
      <w:r w:rsidR="00A166DA">
        <w:t>, and as such each unit is quite short, which suited our purposes</w:t>
      </w:r>
      <w:r w:rsidR="004F4125">
        <w:t xml:space="preserve">. </w:t>
      </w:r>
      <w:r w:rsidR="004F4125" w:rsidRPr="004F4125">
        <w:rPr>
          <w:highlight w:val="yellow"/>
        </w:rPr>
        <w:t>[</w:t>
      </w:r>
      <w:proofErr w:type="gramStart"/>
      <w:r w:rsidR="004F4125" w:rsidRPr="004F4125">
        <w:rPr>
          <w:highlight w:val="yellow"/>
        </w:rPr>
        <w:t>show</w:t>
      </w:r>
      <w:proofErr w:type="gramEnd"/>
      <w:r w:rsidR="004F4125" w:rsidRPr="004F4125">
        <w:rPr>
          <w:highlight w:val="yellow"/>
        </w:rPr>
        <w:t xml:space="preserve"> code]</w:t>
      </w:r>
      <w:r w:rsidR="004F4125">
        <w:t xml:space="preserve"> Each clause-like unit in the </w:t>
      </w:r>
      <w:proofErr w:type="gramStart"/>
      <w:r w:rsidR="004F4125">
        <w:t>Montalvo,</w:t>
      </w:r>
      <w:proofErr w:type="gramEnd"/>
      <w:r w:rsidR="004F4125">
        <w:t xml:space="preserve"> measured from punctuation mark to punctuation mark, gets its own xml id</w:t>
      </w:r>
      <w:r w:rsidR="006A7AD3">
        <w:t xml:space="preserve"> based on its chapter, paragraph, and clause number</w:t>
      </w:r>
      <w:r w:rsidR="004F4125">
        <w:t xml:space="preserve">. </w:t>
      </w:r>
      <w:r w:rsidR="006A7AD3">
        <w:t>They ar</w:t>
      </w:r>
      <w:r w:rsidR="00A166DA">
        <w:t>e sequential rather than nested</w:t>
      </w:r>
      <w:r w:rsidR="006A7AD3">
        <w:t xml:space="preserve"> because we wanted to be able to reveal when </w:t>
      </w:r>
      <w:r w:rsidR="00A166DA">
        <w:t>Southey</w:t>
      </w:r>
      <w:r w:rsidR="006A7AD3">
        <w:t xml:space="preserve"> reverses </w:t>
      </w:r>
      <w:r w:rsidR="00A166DA">
        <w:t>clause</w:t>
      </w:r>
      <w:r w:rsidR="001A5BD2">
        <w:t xml:space="preserve"> order, </w:t>
      </w:r>
      <w:r w:rsidR="006A7AD3">
        <w:t>weaves tw</w:t>
      </w:r>
      <w:r w:rsidR="001A5BD2">
        <w:t>o of Montalvo’s units together, or jumps ahead or back in Montalvo’s text</w:t>
      </w:r>
      <w:r w:rsidR="006A7AD3">
        <w:t xml:space="preserve">. We used a self-closing &lt;anchor&gt; element in the Southey chapters to </w:t>
      </w:r>
      <w:r w:rsidR="001A5BD2">
        <w:t>tether Southey’s language to its source in</w:t>
      </w:r>
      <w:r w:rsidR="00737867">
        <w:t xml:space="preserve"> Montalvo</w:t>
      </w:r>
      <w:r w:rsidR="001A5BD2">
        <w:t xml:space="preserve"> in a way that is quite fine-grained: not word-by-word, but in the smallest units that made sense</w:t>
      </w:r>
      <w:r w:rsidR="00737867">
        <w:t xml:space="preserve">. We also encode other types of information in the anchor tags, specifying when Southey adds a word or phrase for which no antecedent can be found in Montalvo and recording the moments when Southey converts direct discourse in Montalvo to indirect and vice-versa. </w:t>
      </w:r>
    </w:p>
    <w:p w14:paraId="0FD7164D" w14:textId="31C22052" w:rsidR="001A5BD2" w:rsidRDefault="001A5BD2" w:rsidP="00737867">
      <w:pPr>
        <w:spacing w:line="480" w:lineRule="auto"/>
        <w:ind w:firstLine="720"/>
      </w:pPr>
      <w:r>
        <w:t>Southey is interesting as a translator because his output is just as hybrid as the source text. It reflects both the scholar’s drive to render a source author’s text intelligible, linguistically and culturally, and a Romantic poet’s desire to turn a text that could be considered defective in many ways into art. Our code</w:t>
      </w:r>
      <w:r w:rsidR="00737867">
        <w:t xml:space="preserve"> [</w:t>
      </w:r>
      <w:r w:rsidR="00737867" w:rsidRPr="00737867">
        <w:rPr>
          <w:highlight w:val="yellow"/>
        </w:rPr>
        <w:t>show</w:t>
      </w:r>
      <w:r>
        <w:t>]</w:t>
      </w:r>
      <w:r w:rsidR="00737867">
        <w:t xml:space="preserve"> </w:t>
      </w:r>
      <w:r>
        <w:t>reveals how</w:t>
      </w:r>
      <w:r w:rsidR="00737867">
        <w:t xml:space="preserve"> the logic of Southey’s translation</w:t>
      </w:r>
      <w:r>
        <w:t xml:space="preserve"> works on the clause level</w:t>
      </w:r>
      <w:r w:rsidR="00737867">
        <w:t xml:space="preserve">. </w:t>
      </w:r>
      <w:r>
        <w:t>Southey could be considered a bad translator or a good one depending on the translation theory one uses as a standard. Southey was conscious of this, and his</w:t>
      </w:r>
      <w:r w:rsidR="00737867">
        <w:t xml:space="preserve"> preface </w:t>
      </w:r>
      <w:r>
        <w:t>gives clues as</w:t>
      </w:r>
      <w:r w:rsidR="00737867">
        <w:t xml:space="preserve"> how to place him in the history of translation. He has</w:t>
      </w:r>
      <w:r w:rsidR="0003499F">
        <w:t xml:space="preserve"> </w:t>
      </w:r>
      <w:r w:rsidR="00737867">
        <w:t xml:space="preserve">taken a </w:t>
      </w:r>
      <w:r>
        <w:t xml:space="preserve">scholarly </w:t>
      </w:r>
      <w:r w:rsidR="0003499F">
        <w:t xml:space="preserve">thesis—that </w:t>
      </w:r>
      <w:r w:rsidR="0003499F">
        <w:rPr>
          <w:i/>
        </w:rPr>
        <w:t xml:space="preserve">Amadís </w:t>
      </w:r>
      <w:r w:rsidR="0003499F">
        <w:t xml:space="preserve">is </w:t>
      </w:r>
      <w:r w:rsidR="00737867">
        <w:t xml:space="preserve">a </w:t>
      </w:r>
      <w:r w:rsidR="0003499F">
        <w:t>medieval</w:t>
      </w:r>
      <w:r w:rsidR="00737867">
        <w:t xml:space="preserve"> text</w:t>
      </w:r>
      <w:r w:rsidR="0003499F">
        <w:t>, originally Portuguese</w:t>
      </w:r>
      <w:r w:rsidR="00737867">
        <w:t xml:space="preserve"> rather than Castilian</w:t>
      </w:r>
      <w:r w:rsidR="0003499F">
        <w:t>—and develop</w:t>
      </w:r>
      <w:r w:rsidR="00737867">
        <w:t>ed</w:t>
      </w:r>
      <w:r w:rsidR="0003499F">
        <w:t xml:space="preserve"> it into a translation </w:t>
      </w:r>
      <w:r>
        <w:t>practice</w:t>
      </w:r>
      <w:r w:rsidR="0003499F">
        <w:t xml:space="preserve">. </w:t>
      </w:r>
      <w:r>
        <w:t xml:space="preserve">The result is a text that, for Southey, is both better in artistic terms and closer to a medieval original than Montalvo’s version. </w:t>
      </w:r>
    </w:p>
    <w:p w14:paraId="4C426CC8" w14:textId="1B0371E1" w:rsidR="00AF23E9" w:rsidRDefault="00737867" w:rsidP="00AF23E9">
      <w:pPr>
        <w:spacing w:line="480" w:lineRule="auto"/>
        <w:ind w:firstLine="720"/>
      </w:pPr>
      <w:r>
        <w:t xml:space="preserve">Both Southey’s preface and our code reveal that he was making </w:t>
      </w:r>
      <w:r w:rsidR="001A5BD2">
        <w:t xml:space="preserve">conscious </w:t>
      </w:r>
      <w:r>
        <w:t xml:space="preserve">choices </w:t>
      </w:r>
      <w:r w:rsidR="001A5BD2">
        <w:t>among types of translation, and that he did not make the same choice for every clause in the text</w:t>
      </w:r>
      <w:r>
        <w:t>. Susan Bassnett talks about the history of translation from ancient Rome to the end of the nineteenth century as a tension between word-for-word translation</w:t>
      </w:r>
      <w:r w:rsidR="001A5BD2">
        <w:t xml:space="preserve">s versus </w:t>
      </w:r>
      <w:r>
        <w:t>sense-for-sense translation</w:t>
      </w:r>
      <w:r w:rsidR="001A5BD2">
        <w:t>s</w:t>
      </w:r>
      <w:r>
        <w:t xml:space="preserve">. Horace in </w:t>
      </w:r>
      <w:r>
        <w:rPr>
          <w:i/>
        </w:rPr>
        <w:t>Ars Poetica</w:t>
      </w:r>
      <w:r>
        <w:t xml:space="preserve"> famously argues for the sense for sense </w:t>
      </w:r>
      <w:r w:rsidR="001A5BD2">
        <w:t>approach</w:t>
      </w:r>
      <w:r>
        <w:t>; that is, adap</w:t>
      </w:r>
      <w:r w:rsidR="00351B14">
        <w:t>ting the source text for the</w:t>
      </w:r>
      <w:r>
        <w:t xml:space="preserve"> target language</w:t>
      </w:r>
      <w:r w:rsidR="00351B14">
        <w:t xml:space="preserve"> and culture</w:t>
      </w:r>
      <w:r>
        <w:t xml:space="preserve">. </w:t>
      </w:r>
      <w:r w:rsidR="001A5BD2">
        <w:t>Sense-for-sense</w:t>
      </w:r>
      <w:r w:rsidR="00351B14">
        <w:t xml:space="preserve"> translations tend to take more liberties than modern scholarly translations. </w:t>
      </w:r>
      <w:r>
        <w:t xml:space="preserve">Etienne Dolet, a French translator, Humanist, and contemporary of Herberay likewise advocated for sense-for-sense translations, </w:t>
      </w:r>
      <w:r w:rsidR="00351B14">
        <w:t xml:space="preserve">with the caveat that the translator </w:t>
      </w:r>
      <w:r w:rsidR="001A5BD2">
        <w:t>should</w:t>
      </w:r>
      <w:r>
        <w:t xml:space="preserve"> </w:t>
      </w:r>
      <w:r w:rsidR="004519A9">
        <w:t xml:space="preserve">carefully </w:t>
      </w:r>
      <w:r w:rsidR="001A5BD2">
        <w:t>preserve the source author’s meaning</w:t>
      </w:r>
      <w:r>
        <w:t xml:space="preserve">. Alexander Tytler, writing in 1790, </w:t>
      </w:r>
      <w:r w:rsidR="001A5BD2">
        <w:t xml:space="preserve">favors </w:t>
      </w:r>
      <w:r>
        <w:t xml:space="preserve">a balance of the word-for-word and sense-for-sense strategies that </w:t>
      </w:r>
      <w:r w:rsidR="001A5BD2">
        <w:t>pays close attention to the source author’s word choice and style</w:t>
      </w:r>
      <w:r>
        <w:t xml:space="preserve">. The Romantics, according to Susan Bassnett, </w:t>
      </w:r>
      <w:r w:rsidR="00351B14">
        <w:t xml:space="preserve">were firmly on the sense-for-sense side of the debate, </w:t>
      </w:r>
      <w:r w:rsidR="001A5BD2">
        <w:t>in an even</w:t>
      </w:r>
      <w:r w:rsidR="00351B14">
        <w:t xml:space="preserve"> more exagerrated fashion </w:t>
      </w:r>
      <w:r w:rsidR="001A5BD2">
        <w:t>than</w:t>
      </w:r>
      <w:r w:rsidR="00351B14">
        <w:t xml:space="preserve"> Renaissance translators. </w:t>
      </w:r>
      <w:r>
        <w:t>What we would expect from Southey</w:t>
      </w:r>
      <w:r w:rsidR="00351B14">
        <w:t xml:space="preserve"> is a t</w:t>
      </w:r>
      <w:r w:rsidR="0027196D">
        <w:t xml:space="preserve">ranslation that alters the source text for reasons of literary </w:t>
      </w:r>
      <w:commentRangeStart w:id="0"/>
      <w:r w:rsidR="0027196D">
        <w:t>taste</w:t>
      </w:r>
      <w:commentRangeEnd w:id="0"/>
      <w:r w:rsidR="0027196D">
        <w:rPr>
          <w:rStyle w:val="CommentReference"/>
        </w:rPr>
        <w:commentReference w:id="0"/>
      </w:r>
      <w:r w:rsidR="0027196D">
        <w:t>.</w:t>
      </w:r>
    </w:p>
    <w:p w14:paraId="5CEC1678" w14:textId="77777777" w:rsidR="0004186E" w:rsidRDefault="0013656A" w:rsidP="00AF23E9">
      <w:pPr>
        <w:spacing w:line="480" w:lineRule="auto"/>
        <w:ind w:firstLine="720"/>
      </w:pPr>
      <w:r>
        <w:t xml:space="preserve">Our code reveals that Southey </w:t>
      </w:r>
      <w:r w:rsidR="0027196D">
        <w:t>is not quite what we would expect. For the most part, we have a</w:t>
      </w:r>
      <w:r w:rsidR="00AF23E9">
        <w:t xml:space="preserve"> </w:t>
      </w:r>
      <w:r w:rsidR="0027196D">
        <w:t>“</w:t>
      </w:r>
      <w:r w:rsidR="00AF23E9">
        <w:t>faithful</w:t>
      </w:r>
      <w:r w:rsidR="0027196D">
        <w:t>,” even scholarly translation. Southey</w:t>
      </w:r>
      <w:r w:rsidR="00AF23E9">
        <w:t xml:space="preserve"> </w:t>
      </w:r>
      <w:r>
        <w:t xml:space="preserve">employs word-for-word translations when the Spanish syntax </w:t>
      </w:r>
      <w:r w:rsidR="00AF23E9">
        <w:t>is comparable to English</w:t>
      </w:r>
      <w:r>
        <w:t xml:space="preserve"> and sense-for-sense translations when it </w:t>
      </w:r>
      <w:r w:rsidR="00AF23E9">
        <w:t>is</w:t>
      </w:r>
      <w:r>
        <w:t xml:space="preserve"> no</w:t>
      </w:r>
      <w:r w:rsidR="00A26F9F">
        <w:t xml:space="preserve">t. </w:t>
      </w:r>
      <w:r w:rsidR="0027196D" w:rsidRPr="0027196D">
        <w:rPr>
          <w:highlight w:val="yellow"/>
        </w:rPr>
        <w:t>[</w:t>
      </w:r>
      <w:proofErr w:type="gramStart"/>
      <w:r w:rsidR="0027196D" w:rsidRPr="0027196D">
        <w:rPr>
          <w:highlight w:val="yellow"/>
        </w:rPr>
        <w:t>show</w:t>
      </w:r>
      <w:proofErr w:type="gramEnd"/>
      <w:r w:rsidR="0027196D" w:rsidRPr="0027196D">
        <w:rPr>
          <w:highlight w:val="yellow"/>
        </w:rPr>
        <w:t>]</w:t>
      </w:r>
      <w:r w:rsidR="0027196D">
        <w:t xml:space="preserve"> </w:t>
      </w:r>
      <w:r w:rsidR="00A26F9F">
        <w:t>Southey prefers non-archaic, matter-of-fact</w:t>
      </w:r>
      <w:r>
        <w:t xml:space="preserve"> diction</w:t>
      </w:r>
      <w:r w:rsidR="00A26F9F">
        <w:t xml:space="preserve"> contemporary to his own historical moment</w:t>
      </w:r>
      <w:r>
        <w:t>, which was Dolet’s recommendation</w:t>
      </w:r>
      <w:r w:rsidR="00A26F9F">
        <w:t xml:space="preserve"> for translations between closely related modern languages</w:t>
      </w:r>
      <w:r>
        <w:t xml:space="preserve">. </w:t>
      </w:r>
      <w:r w:rsidR="00A26F9F">
        <w:t xml:space="preserve">Southey </w:t>
      </w:r>
      <w:r w:rsidR="0027196D">
        <w:t xml:space="preserve">also sounds like a scholar in his footnotes, which </w:t>
      </w:r>
      <w:r w:rsidR="00A26F9F">
        <w:t xml:space="preserve">help his English readers understand certain conventions of </w:t>
      </w:r>
      <w:r w:rsidR="0027196D">
        <w:t>medieval Iberian</w:t>
      </w:r>
      <w:r w:rsidR="00A26F9F">
        <w:t xml:space="preserve"> culture. </w:t>
      </w:r>
      <w:r w:rsidR="00A26F9F" w:rsidRPr="00A26F9F">
        <w:rPr>
          <w:highlight w:val="yellow"/>
        </w:rPr>
        <w:t>[</w:t>
      </w:r>
      <w:proofErr w:type="gramStart"/>
      <w:r w:rsidR="00A26F9F" w:rsidRPr="00A26F9F">
        <w:rPr>
          <w:highlight w:val="yellow"/>
        </w:rPr>
        <w:t>show</w:t>
      </w:r>
      <w:proofErr w:type="gramEnd"/>
      <w:r w:rsidR="00A26F9F" w:rsidRPr="00A26F9F">
        <w:rPr>
          <w:highlight w:val="yellow"/>
        </w:rPr>
        <w:t xml:space="preserve"> example]</w:t>
      </w:r>
      <w:r w:rsidR="0003499F">
        <w:t xml:space="preserve"> </w:t>
      </w:r>
      <w:r w:rsidR="00A26F9F">
        <w:t>Southey makes a number of</w:t>
      </w:r>
      <w:r w:rsidR="0027196D">
        <w:t xml:space="preserve"> brief</w:t>
      </w:r>
      <w:r w:rsidR="00A26F9F">
        <w:t xml:space="preserve"> additions to the text</w:t>
      </w:r>
      <w:r w:rsidR="0027196D">
        <w:t xml:space="preserve"> </w:t>
      </w:r>
      <w:r w:rsidR="00A26F9F">
        <w:t xml:space="preserve">which </w:t>
      </w:r>
      <w:r w:rsidR="0027196D">
        <w:t>render the translation</w:t>
      </w:r>
      <w:r w:rsidR="00A26F9F">
        <w:t xml:space="preserve"> intelligible to a nineteenth-century English reading public accustomed to much more pseudo-markup in their books than Montalvo’s first readers would have been.</w:t>
      </w:r>
      <w:r w:rsidR="0027196D">
        <w:t xml:space="preserve"> </w:t>
      </w:r>
      <w:r w:rsidR="0027196D" w:rsidRPr="0027196D">
        <w:rPr>
          <w:highlight w:val="yellow"/>
        </w:rPr>
        <w:t>[</w:t>
      </w:r>
      <w:proofErr w:type="gramStart"/>
      <w:r w:rsidR="0027196D" w:rsidRPr="0027196D">
        <w:rPr>
          <w:highlight w:val="yellow"/>
        </w:rPr>
        <w:t>show</w:t>
      </w:r>
      <w:proofErr w:type="gramEnd"/>
      <w:r w:rsidR="0027196D" w:rsidRPr="0027196D">
        <w:rPr>
          <w:highlight w:val="yellow"/>
        </w:rPr>
        <w:t xml:space="preserve"> example]</w:t>
      </w:r>
      <w:r w:rsidR="00A26F9F">
        <w:t xml:space="preserve"> </w:t>
      </w:r>
      <w:r w:rsidR="0027196D">
        <w:t>These include</w:t>
      </w:r>
      <w:r w:rsidR="00E90065">
        <w:t xml:space="preserve"> adverbs of time, which would help readers sequence events</w:t>
      </w:r>
      <w:r w:rsidR="00A26F9F">
        <w:t xml:space="preserve"> across long sentences and paragraphs</w:t>
      </w:r>
      <w:r w:rsidR="00E90065">
        <w:t>, and proper names</w:t>
      </w:r>
      <w:r w:rsidR="0027196D">
        <w:t xml:space="preserve"> instead in the place of Montalvo’s strings of pronouns, which often render antecedents unclear</w:t>
      </w:r>
      <w:r w:rsidR="00E90065">
        <w:t xml:space="preserve">. </w:t>
      </w:r>
      <w:r w:rsidR="00A26F9F">
        <w:t>Southey’s additions are much more restrained than those of the early modern French and English translatio</w:t>
      </w:r>
      <w:r w:rsidR="0027196D">
        <w:t>ns he references in the preface. T</w:t>
      </w:r>
      <w:r w:rsidR="00A26F9F">
        <w:t>hroughout, Southey expresses a literary value for compression, which was a feature that did not interest the early modern market for chiva</w:t>
      </w:r>
      <w:r w:rsidR="0027196D">
        <w:t xml:space="preserve">lric romance, which privileged </w:t>
      </w:r>
      <w:r w:rsidR="00A26F9F">
        <w:t xml:space="preserve">long texts. </w:t>
      </w:r>
    </w:p>
    <w:p w14:paraId="7A78732C" w14:textId="40DD34AB" w:rsidR="00495CC4" w:rsidRPr="004951C1" w:rsidRDefault="00A26F9F" w:rsidP="00AF23E9">
      <w:pPr>
        <w:spacing w:line="480" w:lineRule="auto"/>
        <w:ind w:firstLine="720"/>
      </w:pPr>
      <w:r>
        <w:t>Southey’s omissions are of much greater significance than the additions. [</w:t>
      </w:r>
      <w:proofErr w:type="gramStart"/>
      <w:r w:rsidRPr="00A26F9F">
        <w:rPr>
          <w:highlight w:val="yellow"/>
        </w:rPr>
        <w:t>show</w:t>
      </w:r>
      <w:proofErr w:type="gramEnd"/>
      <w:r w:rsidRPr="00A26F9F">
        <w:rPr>
          <w:highlight w:val="yellow"/>
        </w:rPr>
        <w:t xml:space="preserve"> Helena’s table with red blocks</w:t>
      </w:r>
      <w:r>
        <w:t xml:space="preserve">] Our code has shown </w:t>
      </w:r>
      <w:r w:rsidR="0004186E">
        <w:t xml:space="preserve">that </w:t>
      </w:r>
      <w:r>
        <w:t>the</w:t>
      </w:r>
      <w:r w:rsidR="0004186E">
        <w:t>se large blocks of re</w:t>
      </w:r>
      <w:r>
        <w:t>d</w:t>
      </w:r>
      <w:r w:rsidR="0004186E">
        <w:t xml:space="preserve"> have an internal logic</w:t>
      </w:r>
      <w:r>
        <w:t xml:space="preserve">. </w:t>
      </w:r>
      <w:r w:rsidR="0004186E">
        <w:t>First, a</w:t>
      </w:r>
      <w:r>
        <w:t>s he says in the preface, Southey eliminates repetitive passages, which have long been seen as a defect in Montalvo’s style</w:t>
      </w:r>
      <w:r w:rsidR="0004186E">
        <w:t>; in the fashion of the Romantics, Southey seeks to improve</w:t>
      </w:r>
      <w:r>
        <w:t xml:space="preserve"> upon the source material. Such omissions are permissible</w:t>
      </w:r>
      <w:r w:rsidR="0004186E">
        <w:t>, even laudable,</w:t>
      </w:r>
      <w:r>
        <w:t xml:space="preserve"> in </w:t>
      </w:r>
      <w:r w:rsidR="0004186E">
        <w:t>the “sense-for-sense”</w:t>
      </w:r>
      <w:r>
        <w:t xml:space="preserve"> translation. </w:t>
      </w:r>
      <w:r w:rsidR="0004186E">
        <w:t xml:space="preserve">Second, Southey omits, as he explains in the preface, </w:t>
      </w:r>
      <w:r w:rsidR="00E90065">
        <w:t>what he found to be the early modern Spanish author’s ill-</w:t>
      </w:r>
      <w:r w:rsidR="0004186E">
        <w:t>conceived additions to the text. Montalvo’s sermons and sex scenes, both in poor taste in Southey’s opinion, are missing in the translation.</w:t>
      </w:r>
      <w:r w:rsidR="00E90065">
        <w:t xml:space="preserve"> </w:t>
      </w:r>
      <w:r w:rsidR="0004186E">
        <w:t xml:space="preserve">We can attribute this choice to Southey’s </w:t>
      </w:r>
      <w:r w:rsidR="0004186E">
        <w:t>implied preference for the “medieval</w:t>
      </w:r>
      <w:r w:rsidR="0004186E">
        <w:t>,</w:t>
      </w:r>
      <w:r w:rsidR="0004186E">
        <w:t xml:space="preserve">” </w:t>
      </w:r>
      <w:r w:rsidR="0004186E">
        <w:t xml:space="preserve">“original,” or “authentic” </w:t>
      </w:r>
      <w:r w:rsidR="0004186E">
        <w:t xml:space="preserve">aspects of </w:t>
      </w:r>
      <w:r w:rsidR="0004186E">
        <w:rPr>
          <w:i/>
        </w:rPr>
        <w:t xml:space="preserve">Amadís </w:t>
      </w:r>
      <w:r w:rsidR="0004186E">
        <w:t xml:space="preserve">in his preface, </w:t>
      </w:r>
      <w:r w:rsidR="0004186E">
        <w:t>though it must be admitted that features are mostly the imaginary products of subjective reconstruction</w:t>
      </w:r>
      <w:r w:rsidR="0004186E">
        <w:t>.</w:t>
      </w:r>
      <w:r w:rsidR="0004186E">
        <w:t xml:space="preserve"> Southey’s omissions have also</w:t>
      </w:r>
      <w:r w:rsidR="004951C1">
        <w:t xml:space="preserve"> leveled </w:t>
      </w:r>
      <w:r w:rsidR="0004186E">
        <w:t>some of the complexity of Montalvo’s text. He omits</w:t>
      </w:r>
      <w:r w:rsidR="004951C1">
        <w:t xml:space="preserve"> Montalvo’s prologue</w:t>
      </w:r>
      <w:r w:rsidR="0004186E">
        <w:t>,</w:t>
      </w:r>
      <w:r w:rsidR="004951C1">
        <w:t xml:space="preserve"> the framing device of the </w:t>
      </w:r>
      <w:r w:rsidR="0004186E">
        <w:t xml:space="preserve">real and apocryphal manuscripts, and the scattered instances of authorial intrusion, resulting in a univocal translation. </w:t>
      </w:r>
      <w:r w:rsidR="004951C1">
        <w:t xml:space="preserve">Southey’s </w:t>
      </w:r>
      <w:r w:rsidR="0004186E">
        <w:t xml:space="preserve">morally motivated omissions </w:t>
      </w:r>
      <w:r w:rsidR="004951C1">
        <w:t xml:space="preserve">may </w:t>
      </w:r>
      <w:r w:rsidR="0004186E">
        <w:t>be not just a reading of Montalvo, but also</w:t>
      </w:r>
      <w:r w:rsidR="004951C1">
        <w:t xml:space="preserve"> a reaction against early modern translators Herberay and Munday, whom he finds repugnant. For early modern French and English audiences, the translators took out Montalvo’s sermons and lengthened the sex scene</w:t>
      </w:r>
      <w:r w:rsidR="0004186E">
        <w:t>s, with salacious results.</w:t>
      </w:r>
      <w:r w:rsidR="004951C1">
        <w:t xml:space="preserve"> Southey takes out both the sex and the sermons, as we can see in the table based on the first chapter of the work. </w:t>
      </w:r>
      <w:r w:rsidR="004951C1" w:rsidRPr="004951C1">
        <w:rPr>
          <w:highlight w:val="yellow"/>
        </w:rPr>
        <w:t>[</w:t>
      </w:r>
      <w:proofErr w:type="gramStart"/>
      <w:r w:rsidR="004951C1" w:rsidRPr="004951C1">
        <w:rPr>
          <w:highlight w:val="yellow"/>
        </w:rPr>
        <w:t>talk</w:t>
      </w:r>
      <w:proofErr w:type="gramEnd"/>
      <w:r w:rsidR="004951C1" w:rsidRPr="004951C1">
        <w:rPr>
          <w:highlight w:val="yellow"/>
        </w:rPr>
        <w:t xml:space="preserve"> about image]</w:t>
      </w:r>
      <w:r w:rsidR="004951C1">
        <w:t xml:space="preserve"> Notions of taste and decorum are cultural, and they depend on the perceived audience for a work. Montalvo’s </w:t>
      </w:r>
      <w:r w:rsidR="004951C1">
        <w:rPr>
          <w:i/>
        </w:rPr>
        <w:t xml:space="preserve">Amadís </w:t>
      </w:r>
      <w:r w:rsidR="004951C1">
        <w:t xml:space="preserve">intended to instruct and entertain, and he absolves himself of moral qualms by including sex scenes and then apologizing for them. Herberay and Munday produced </w:t>
      </w:r>
      <w:r w:rsidR="004951C1">
        <w:rPr>
          <w:i/>
        </w:rPr>
        <w:t xml:space="preserve">Amadises </w:t>
      </w:r>
      <w:r w:rsidR="0004186E">
        <w:t>meant only to entertain and thus</w:t>
      </w:r>
      <w:r w:rsidR="004951C1">
        <w:t xml:space="preserve"> and celebrated the libertine qualities of </w:t>
      </w:r>
      <w:r w:rsidR="0004186E">
        <w:t>the source</w:t>
      </w:r>
      <w:r w:rsidR="004951C1">
        <w:t xml:space="preserve">. Southey attempts to make </w:t>
      </w:r>
      <w:r w:rsidR="004951C1">
        <w:rPr>
          <w:i/>
        </w:rPr>
        <w:t xml:space="preserve">Amadís </w:t>
      </w:r>
      <w:r w:rsidR="004951C1">
        <w:t xml:space="preserve">a work of art, and </w:t>
      </w:r>
      <w:r w:rsidR="0004186E">
        <w:t>content that is either too moralizing or too scandalous does not suit his notion of literary decorum.</w:t>
      </w:r>
      <w:r w:rsidR="004951C1">
        <w:t xml:space="preserve"> </w:t>
      </w:r>
      <w:bookmarkStart w:id="1" w:name="_GoBack"/>
      <w:bookmarkEnd w:id="1"/>
    </w:p>
    <w:p w14:paraId="79E7682D" w14:textId="77777777" w:rsidR="0047767A" w:rsidRPr="0047767A" w:rsidRDefault="0047767A" w:rsidP="00F503CC">
      <w:pPr>
        <w:spacing w:line="480" w:lineRule="auto"/>
        <w:ind w:firstLine="720"/>
      </w:pPr>
    </w:p>
    <w:sectPr w:rsidR="0047767A" w:rsidRPr="0047767A" w:rsidSect="003377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riplette , Stacey E" w:date="2015-10-05T16:03:00Z" w:initials="T,">
    <w:p w14:paraId="6E34816D" w14:textId="534E8382" w:rsidR="0027196D" w:rsidRDefault="0027196D">
      <w:pPr>
        <w:pStyle w:val="CommentText"/>
      </w:pPr>
      <w:r>
        <w:rPr>
          <w:rStyle w:val="CommentReference"/>
        </w:rPr>
        <w:annotationRef/>
      </w:r>
      <w:r>
        <w:t>If I were a romanticist (hint) there would be more detail 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1EDE40" w14:textId="77777777" w:rsidR="0027196D" w:rsidRDefault="0027196D" w:rsidP="00F503CC">
      <w:r>
        <w:separator/>
      </w:r>
    </w:p>
  </w:endnote>
  <w:endnote w:type="continuationSeparator" w:id="0">
    <w:p w14:paraId="606724EC" w14:textId="77777777" w:rsidR="0027196D" w:rsidRDefault="0027196D" w:rsidP="00F503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E79A2" w14:textId="77777777" w:rsidR="0027196D" w:rsidRDefault="0027196D" w:rsidP="00F503CC">
      <w:r>
        <w:separator/>
      </w:r>
    </w:p>
  </w:footnote>
  <w:footnote w:type="continuationSeparator" w:id="0">
    <w:p w14:paraId="7EF2D8C9" w14:textId="77777777" w:rsidR="0027196D" w:rsidRDefault="0027196D" w:rsidP="00F503C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03CC"/>
    <w:rsid w:val="0003499F"/>
    <w:rsid w:val="0004186E"/>
    <w:rsid w:val="0013656A"/>
    <w:rsid w:val="001A5BD2"/>
    <w:rsid w:val="00224D32"/>
    <w:rsid w:val="00250CF0"/>
    <w:rsid w:val="0027196D"/>
    <w:rsid w:val="00272EBD"/>
    <w:rsid w:val="0033773B"/>
    <w:rsid w:val="00351B14"/>
    <w:rsid w:val="0044396C"/>
    <w:rsid w:val="004519A9"/>
    <w:rsid w:val="0047767A"/>
    <w:rsid w:val="004951C1"/>
    <w:rsid w:val="00495CC4"/>
    <w:rsid w:val="004F4125"/>
    <w:rsid w:val="00537F12"/>
    <w:rsid w:val="006A7AD3"/>
    <w:rsid w:val="006E0E62"/>
    <w:rsid w:val="00737867"/>
    <w:rsid w:val="0082328C"/>
    <w:rsid w:val="00972479"/>
    <w:rsid w:val="009965A8"/>
    <w:rsid w:val="009C7977"/>
    <w:rsid w:val="00A166DA"/>
    <w:rsid w:val="00A26F9F"/>
    <w:rsid w:val="00A4266C"/>
    <w:rsid w:val="00A46FB3"/>
    <w:rsid w:val="00AC7B9A"/>
    <w:rsid w:val="00AF23E9"/>
    <w:rsid w:val="00C14FE1"/>
    <w:rsid w:val="00CA5938"/>
    <w:rsid w:val="00CE4589"/>
    <w:rsid w:val="00CF6DFF"/>
    <w:rsid w:val="00DD1E94"/>
    <w:rsid w:val="00E90065"/>
    <w:rsid w:val="00F503CC"/>
    <w:rsid w:val="00F83C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A6B488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3CC"/>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503CC"/>
    <w:rPr>
      <w:sz w:val="18"/>
      <w:szCs w:val="18"/>
    </w:rPr>
  </w:style>
  <w:style w:type="paragraph" w:styleId="CommentText">
    <w:name w:val="annotation text"/>
    <w:basedOn w:val="Normal"/>
    <w:link w:val="CommentTextChar"/>
    <w:uiPriority w:val="99"/>
    <w:semiHidden/>
    <w:unhideWhenUsed/>
    <w:rsid w:val="00F503CC"/>
  </w:style>
  <w:style w:type="character" w:customStyle="1" w:styleId="CommentTextChar">
    <w:name w:val="Comment Text Char"/>
    <w:basedOn w:val="DefaultParagraphFont"/>
    <w:link w:val="CommentText"/>
    <w:uiPriority w:val="99"/>
    <w:semiHidden/>
    <w:rsid w:val="00F503CC"/>
    <w:rPr>
      <w:lang w:eastAsia="ja-JP"/>
    </w:rPr>
  </w:style>
  <w:style w:type="paragraph" w:styleId="FootnoteText">
    <w:name w:val="footnote text"/>
    <w:basedOn w:val="Normal"/>
    <w:link w:val="FootnoteTextChar"/>
    <w:uiPriority w:val="99"/>
    <w:unhideWhenUsed/>
    <w:rsid w:val="00F503CC"/>
  </w:style>
  <w:style w:type="character" w:customStyle="1" w:styleId="FootnoteTextChar">
    <w:name w:val="Footnote Text Char"/>
    <w:basedOn w:val="DefaultParagraphFont"/>
    <w:link w:val="FootnoteText"/>
    <w:uiPriority w:val="99"/>
    <w:rsid w:val="00F503CC"/>
    <w:rPr>
      <w:lang w:eastAsia="ja-JP"/>
    </w:rPr>
  </w:style>
  <w:style w:type="character" w:styleId="FootnoteReference">
    <w:name w:val="footnote reference"/>
    <w:basedOn w:val="DefaultParagraphFont"/>
    <w:uiPriority w:val="99"/>
    <w:unhideWhenUsed/>
    <w:rsid w:val="00F503CC"/>
    <w:rPr>
      <w:vertAlign w:val="superscript"/>
    </w:rPr>
  </w:style>
  <w:style w:type="paragraph" w:styleId="BalloonText">
    <w:name w:val="Balloon Text"/>
    <w:basedOn w:val="Normal"/>
    <w:link w:val="BalloonTextChar"/>
    <w:uiPriority w:val="99"/>
    <w:semiHidden/>
    <w:unhideWhenUsed/>
    <w:rsid w:val="00F503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503CC"/>
    <w:rPr>
      <w:rFonts w:ascii="Lucida Grande" w:hAnsi="Lucida Grande" w:cs="Lucida Grande"/>
      <w:sz w:val="18"/>
      <w:szCs w:val="18"/>
      <w:lang w:eastAsia="ja-JP"/>
    </w:rPr>
  </w:style>
  <w:style w:type="paragraph" w:styleId="CommentSubject">
    <w:name w:val="annotation subject"/>
    <w:basedOn w:val="CommentText"/>
    <w:next w:val="CommentText"/>
    <w:link w:val="CommentSubjectChar"/>
    <w:uiPriority w:val="99"/>
    <w:semiHidden/>
    <w:unhideWhenUsed/>
    <w:rsid w:val="00A26F9F"/>
    <w:rPr>
      <w:b/>
      <w:bCs/>
      <w:sz w:val="20"/>
      <w:szCs w:val="20"/>
    </w:rPr>
  </w:style>
  <w:style w:type="character" w:customStyle="1" w:styleId="CommentSubjectChar">
    <w:name w:val="Comment Subject Char"/>
    <w:basedOn w:val="CommentTextChar"/>
    <w:link w:val="CommentSubject"/>
    <w:uiPriority w:val="99"/>
    <w:semiHidden/>
    <w:rsid w:val="00A26F9F"/>
    <w:rPr>
      <w:b/>
      <w:bCs/>
      <w:sz w:val="20"/>
      <w:szCs w:val="20"/>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3CC"/>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503CC"/>
    <w:rPr>
      <w:sz w:val="18"/>
      <w:szCs w:val="18"/>
    </w:rPr>
  </w:style>
  <w:style w:type="paragraph" w:styleId="CommentText">
    <w:name w:val="annotation text"/>
    <w:basedOn w:val="Normal"/>
    <w:link w:val="CommentTextChar"/>
    <w:uiPriority w:val="99"/>
    <w:semiHidden/>
    <w:unhideWhenUsed/>
    <w:rsid w:val="00F503CC"/>
  </w:style>
  <w:style w:type="character" w:customStyle="1" w:styleId="CommentTextChar">
    <w:name w:val="Comment Text Char"/>
    <w:basedOn w:val="DefaultParagraphFont"/>
    <w:link w:val="CommentText"/>
    <w:uiPriority w:val="99"/>
    <w:semiHidden/>
    <w:rsid w:val="00F503CC"/>
    <w:rPr>
      <w:lang w:eastAsia="ja-JP"/>
    </w:rPr>
  </w:style>
  <w:style w:type="paragraph" w:styleId="FootnoteText">
    <w:name w:val="footnote text"/>
    <w:basedOn w:val="Normal"/>
    <w:link w:val="FootnoteTextChar"/>
    <w:uiPriority w:val="99"/>
    <w:unhideWhenUsed/>
    <w:rsid w:val="00F503CC"/>
  </w:style>
  <w:style w:type="character" w:customStyle="1" w:styleId="FootnoteTextChar">
    <w:name w:val="Footnote Text Char"/>
    <w:basedOn w:val="DefaultParagraphFont"/>
    <w:link w:val="FootnoteText"/>
    <w:uiPriority w:val="99"/>
    <w:rsid w:val="00F503CC"/>
    <w:rPr>
      <w:lang w:eastAsia="ja-JP"/>
    </w:rPr>
  </w:style>
  <w:style w:type="character" w:styleId="FootnoteReference">
    <w:name w:val="footnote reference"/>
    <w:basedOn w:val="DefaultParagraphFont"/>
    <w:uiPriority w:val="99"/>
    <w:unhideWhenUsed/>
    <w:rsid w:val="00F503CC"/>
    <w:rPr>
      <w:vertAlign w:val="superscript"/>
    </w:rPr>
  </w:style>
  <w:style w:type="paragraph" w:styleId="BalloonText">
    <w:name w:val="Balloon Text"/>
    <w:basedOn w:val="Normal"/>
    <w:link w:val="BalloonTextChar"/>
    <w:uiPriority w:val="99"/>
    <w:semiHidden/>
    <w:unhideWhenUsed/>
    <w:rsid w:val="00F503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503CC"/>
    <w:rPr>
      <w:rFonts w:ascii="Lucida Grande" w:hAnsi="Lucida Grande" w:cs="Lucida Grande"/>
      <w:sz w:val="18"/>
      <w:szCs w:val="18"/>
      <w:lang w:eastAsia="ja-JP"/>
    </w:rPr>
  </w:style>
  <w:style w:type="paragraph" w:styleId="CommentSubject">
    <w:name w:val="annotation subject"/>
    <w:basedOn w:val="CommentText"/>
    <w:next w:val="CommentText"/>
    <w:link w:val="CommentSubjectChar"/>
    <w:uiPriority w:val="99"/>
    <w:semiHidden/>
    <w:unhideWhenUsed/>
    <w:rsid w:val="00A26F9F"/>
    <w:rPr>
      <w:b/>
      <w:bCs/>
      <w:sz w:val="20"/>
      <w:szCs w:val="20"/>
    </w:rPr>
  </w:style>
  <w:style w:type="character" w:customStyle="1" w:styleId="CommentSubjectChar">
    <w:name w:val="Comment Subject Char"/>
    <w:basedOn w:val="CommentTextChar"/>
    <w:link w:val="CommentSubject"/>
    <w:uiPriority w:val="99"/>
    <w:semiHidden/>
    <w:rsid w:val="00A26F9F"/>
    <w:rPr>
      <w:b/>
      <w:bCs/>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1</TotalTime>
  <Pages>6</Pages>
  <Words>2133</Words>
  <Characters>12162</Characters>
  <Application>Microsoft Macintosh Word</Application>
  <DocSecurity>0</DocSecurity>
  <Lines>101</Lines>
  <Paragraphs>28</Paragraphs>
  <ScaleCrop>false</ScaleCrop>
  <Company/>
  <LinksUpToDate>false</LinksUpToDate>
  <CharactersWithSpaces>14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plette , Stacey E</dc:creator>
  <cp:keywords/>
  <dc:description/>
  <cp:lastModifiedBy>Triplette , Stacey E</cp:lastModifiedBy>
  <cp:revision>15</cp:revision>
  <dcterms:created xsi:type="dcterms:W3CDTF">2015-10-05T07:56:00Z</dcterms:created>
  <dcterms:modified xsi:type="dcterms:W3CDTF">2015-10-05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0lBiTp7z"/&gt;&lt;style id="http://www.zotero.org/styles/modern-language-association" locale="en-US" hasBibliography="1" bibliographyStyleHasBeenSet="0"/&gt;&lt;prefs&gt;&lt;pref name="fieldType" value="Field"/&gt;</vt:lpwstr>
  </property>
  <property fmtid="{D5CDD505-2E9C-101B-9397-08002B2CF9AE}" pid="3" name="ZOTERO_PREF_2">
    <vt:lpwstr>&lt;pref name="storeReferences" value="true"/&gt;&lt;pref name="automaticJournalAbbreviations" value="true"/&gt;&lt;pref name="noteType" value=""/&gt;&lt;/prefs&gt;&lt;/data&gt;</vt:lpwstr>
  </property>
</Properties>
</file>